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26079" w:rsidRDefault="00F26079" w:rsidP="00F26079">
      <w:r>
        <w:rPr>
          <w:noProof/>
        </w:rPr>
        <w:drawing>
          <wp:inline distT="0" distB="0" distL="0" distR="0" wp14:anchorId="6C1966F8" wp14:editId="25902544">
            <wp:extent cx="6629400" cy="7559354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Davis historic macrofauna.bmp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549" b="13097"/>
                    <a:stretch/>
                  </pic:blipFill>
                  <pic:spPr bwMode="auto">
                    <a:xfrm>
                      <a:off x="0" y="0"/>
                      <a:ext cx="6632105" cy="75624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26079" w:rsidRDefault="00F26079" w:rsidP="00F26079">
      <w:pPr>
        <w:pStyle w:val="Heading3"/>
      </w:pPr>
      <w:r>
        <w:t xml:space="preserve">Supplementary Figure S1: Position of sampling locations in surveys by </w:t>
      </w:r>
      <w:r>
        <w:fldChar w:fldCharType="begin"/>
      </w:r>
      <w:r>
        <w:instrText xml:space="preserve"> ADDIN EN.CITE &lt;EndNote&gt;&lt;Cite AuthorYear="1"&gt;&lt;Author&gt;Everitt&lt;/Author&gt;&lt;Year&gt;1980&lt;/Year&gt;&lt;RecNum&gt;137&lt;/RecNum&gt;&lt;DisplayText&gt;Everitt et al. (1980)&lt;/DisplayText&gt;&lt;record&gt;&lt;rec-number&gt;137&lt;/rec-number&gt;&lt;foreign-keys&gt;&lt;key app="EN" db-id="rw5drd2e5fx2dieswswxwxdlatvsedpdt0wd" timestamp="0"&gt;137&lt;/key&gt;&lt;/foreign-keys&gt;&lt;ref-type name="Journal Article"&gt;17&lt;/ref-type&gt;&lt;contributors&gt;&lt;authors&gt;&lt;author&gt;Everitt, D.A.&lt;/author&gt;&lt;author&gt;Poore, G.C.B.&lt;/author&gt;&lt;author&gt;Pickard, J.&lt;/author&gt;&lt;/authors&gt;&lt;/contributors&gt;&lt;titles&gt;&lt;title&gt;Marine benthos from Davis Station, Eastern Antarctica&lt;/title&gt;&lt;secondary-title&gt;Australian Journal of Marine and Freshwater Research&lt;/secondary-title&gt;&lt;/titles&gt;&lt;periodical&gt;&lt;full-title&gt;Australian Journal of Marine and Freshwater Research&lt;/full-title&gt;&lt;/periodical&gt;&lt;pages&gt;829-836&lt;/pages&gt;&lt;volume&gt;31&lt;/volume&gt;&lt;keywords&gt;&lt;keyword&gt;Antarctica/Davis/benthic/descriptive/marine&lt;/keyword&gt;&lt;/keywords&gt;&lt;dates&gt;&lt;year&gt;1980&lt;/year&gt;&lt;/dates&gt;&lt;label&gt;PBS Record:  536&lt;/label&gt;&lt;urls&gt;&lt;/urls&gt;&lt;/record&gt;&lt;/Cite&gt;&lt;/EndNote&gt;</w:instrText>
      </w:r>
      <w:r>
        <w:fldChar w:fldCharType="separate"/>
      </w:r>
      <w:r>
        <w:rPr>
          <w:noProof/>
        </w:rPr>
        <w:t>Everitt et al. (1980)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ADDIN EN.CITE &lt;EndNote&gt;&lt;Cite&gt;&lt;Author&gt;Tucker&lt;/Author&gt;&lt;Year&gt;1988&lt;/Year&gt;&lt;RecNum&gt;493&lt;/RecNum&gt;&lt;DisplayText&gt;(Tucker &amp;amp; Burton, 1987; Tucker &amp;amp; Burton, 1988)&lt;/DisplayText&gt;&lt;record&gt;&lt;rec-number&gt;493&lt;/rec-number&gt;&lt;foreign-keys&gt;&lt;key app="EN" db-id="rw5drd2e5fx2dieswswxwxdlatvsedpdt0wd" timestamp="0"&gt;493&lt;/key&gt;&lt;/foreign-keys&gt;&lt;ref-type name="Journal Article"&gt;17&lt;/ref-type&gt;&lt;contributors&gt;&lt;authors&gt;&lt;author&gt;Tucker, M.J.&lt;/author&gt;&lt;author&gt;Burton, H.R.&lt;/author&gt;&lt;/authors&gt;&lt;/contributors&gt;&lt;titles&gt;&lt;title&gt;The inshore marine ecosystem off the Vestfold Hills, Antarctica&lt;/title&gt;&lt;secondary-title&gt;Hydrobiologia&lt;/secondary-title&gt;&lt;alt-title&gt;In Biology of the Vestfold Hills, Antarctica, J.M. Ferris et al. (eds)&lt;/alt-title&gt;&lt;/titles&gt;&lt;periodical&gt;&lt;full-title&gt;Hydrobiologia&lt;/full-title&gt;&lt;abbr-1&gt;Hydrobiologia&lt;/abbr-1&gt;&lt;/periodical&gt;&lt;pages&gt;129-39&lt;/pages&gt;&lt;volume&gt;165&lt;/volume&gt;&lt;keywords&gt;&lt;keyword&gt;abundance/benthic/macrobenthos/temporal/reproduction/Antarctica/ecology/ecosystem/assemblage&lt;/keyword&gt;&lt;keyword&gt;Davis&lt;/keyword&gt;&lt;/keywords&gt;&lt;dates&gt;&lt;year&gt;1988&lt;/year&gt;&lt;/dates&gt;&lt;label&gt;PBS Record:  545&lt;/label&gt;&lt;urls&gt;&lt;/urls&gt;&lt;/record&gt;&lt;/Cite&gt;&lt;Cite&gt;&lt;Author&gt;Tucker&lt;/Author&gt;&lt;Year&gt;1987&lt;/Year&gt;&lt;RecNum&gt;5087&lt;/RecNum&gt;&lt;record&gt;&lt;rec-number&gt;5087&lt;/rec-number&gt;&lt;foreign-keys&gt;&lt;key app="EN" db-id="rw5drd2e5fx2dieswswxwxdlatvsedpdt0wd" timestamp="1712019507"&gt;5087&lt;/key&gt;&lt;/foreign-keys&gt;&lt;ref-type name="Report"&gt;27&lt;/ref-type&gt;&lt;contributors&gt;&lt;authors&gt;&lt;author&gt;Tucker, M.J.&lt;/author&gt;&lt;author&gt;Burton, H.R.&lt;/author&gt;&lt;/authors&gt;&lt;/contributors&gt;&lt;titles&gt;&lt;title&gt;A survey of the marine fauna in shallow coastal waters of the Vestfold Hills and Rauer Islands, Antarctica&lt;/title&gt;&lt;secondary-title&gt;ANARE Research Notes&lt;/secondary-title&gt;&lt;/titles&gt;&lt;pages&gt;28&lt;/pages&gt;&lt;volume&gt;55&lt;/volume&gt;&lt;keywords&gt;&lt;keyword&gt;abundance/benthic/macrobenthos/temporal/reproduction/Antarctica/ecology/ecosystem/assemblage&lt;/keyword&gt;&lt;keyword&gt;Davis&lt;/keyword&gt;&lt;/keywords&gt;&lt;dates&gt;&lt;year&gt;1987&lt;/year&gt;&lt;/dates&gt;&lt;pub-location&gt;Kingston,  Tasmania&lt;/pub-location&gt;&lt;publisher&gt;Australian Antarctic Division&lt;/publisher&gt;&lt;urls&gt;&lt;/urls&gt;&lt;/record&gt;&lt;/Cite&gt;&lt;/EndNote&gt;</w:instrText>
      </w:r>
      <w:r>
        <w:fldChar w:fldCharType="separate"/>
      </w:r>
      <w:r>
        <w:rPr>
          <w:noProof/>
        </w:rPr>
        <w:t>(Tucker &amp; Burton, 1987; Tucker &amp; Burton, 1988)</w:t>
      </w:r>
      <w:r>
        <w:fldChar w:fldCharType="end"/>
      </w:r>
      <w:r>
        <w:t>.</w:t>
      </w:r>
    </w:p>
    <w:p w:rsidR="00F26079" w:rsidRDefault="00F26079" w:rsidP="00F26079">
      <w:r>
        <w:br w:type="page"/>
      </w:r>
    </w:p>
    <w:p w:rsidR="00F26079" w:rsidRPr="0084754F" w:rsidRDefault="00F26079" w:rsidP="00F26079">
      <w:pPr>
        <w:pStyle w:val="Heading3"/>
      </w:pPr>
      <w:r>
        <w:lastRenderedPageBreak/>
        <w:t>Supplementary Table S1: Details of each sampling location used in quantitative analysis.</w:t>
      </w:r>
    </w:p>
    <w:tbl>
      <w:tblPr>
        <w:tblW w:w="10286" w:type="dxa"/>
        <w:tblLook w:val="04A0" w:firstRow="1" w:lastRow="0" w:firstColumn="1" w:lastColumn="0" w:noHBand="0" w:noVBand="1"/>
      </w:tblPr>
      <w:tblGrid>
        <w:gridCol w:w="1418"/>
        <w:gridCol w:w="734"/>
        <w:gridCol w:w="1843"/>
        <w:gridCol w:w="977"/>
        <w:gridCol w:w="1164"/>
        <w:gridCol w:w="1164"/>
        <w:gridCol w:w="1278"/>
        <w:gridCol w:w="766"/>
        <w:gridCol w:w="923"/>
        <w:gridCol w:w="19"/>
      </w:tblGrid>
      <w:tr w:rsidR="00F26079" w:rsidRPr="00A857A1" w:rsidTr="006368DC">
        <w:trPr>
          <w:trHeight w:val="90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ocation</w:t>
            </w:r>
          </w:p>
        </w:tc>
        <w:tc>
          <w:tcPr>
            <w:tcW w:w="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p code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6B525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rea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umber of samples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t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ong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te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epth to sea floor (m)</w:t>
            </w:r>
          </w:p>
        </w:tc>
        <w:tc>
          <w:tcPr>
            <w:tcW w:w="9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ea ice category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  <w:t>Cores</w:t>
            </w:r>
          </w:p>
        </w:tc>
        <w:tc>
          <w:tcPr>
            <w:tcW w:w="7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7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4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831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61329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824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588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868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532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63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590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647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493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6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36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5215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6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806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427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67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4503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7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828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1915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rchants</w:t>
            </w:r>
            <w:proofErr w:type="spellEnd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Landing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843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4405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5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B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rchants</w:t>
            </w:r>
            <w:proofErr w:type="spellEnd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Landing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842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486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C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rchants</w:t>
            </w:r>
            <w:proofErr w:type="spellEnd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Landing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8605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354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D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rchants</w:t>
            </w:r>
            <w:proofErr w:type="spellEnd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Landing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849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573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ld Wallow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991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2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B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ld Wallow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9565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33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Redfearn Islan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61797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8918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B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Redfearn Islan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6181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87595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ternula</w:t>
            </w:r>
            <w:proofErr w:type="spellEnd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nlet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65507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8636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0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B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ternula</w:t>
            </w:r>
            <w:proofErr w:type="spellEnd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nlet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64813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858833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2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dams Channel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435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103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7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lough Islan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401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031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4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B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ke Islan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4704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840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4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owell Point West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2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7335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B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287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6077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C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scidian islan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310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393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7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680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6387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/2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0928CD" w:rsidRPr="00A857A1" w:rsidTr="00C127C9">
        <w:trPr>
          <w:gridAfter w:val="1"/>
          <w:wAfter w:w="19" w:type="dxa"/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8937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20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28CD" w:rsidRPr="000928CD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0928C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/3/201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0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28CD" w:rsidRPr="00A857A1" w:rsidRDefault="000928CD" w:rsidP="000928C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otal cores</w:t>
            </w: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64</w:t>
            </w:r>
          </w:p>
        </w:tc>
        <w:tc>
          <w:tcPr>
            <w:tcW w:w="116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6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2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otal area cores (m2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073456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ore area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007854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  <w:t>Grabs</w:t>
            </w:r>
          </w:p>
        </w:tc>
        <w:tc>
          <w:tcPr>
            <w:tcW w:w="7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7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4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est Bay-3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B-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id Coast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3618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640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9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est Bay-4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B-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id Coast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3276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670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</w:t>
            </w:r>
          </w:p>
        </w:tc>
        <w:tc>
          <w:tcPr>
            <w:tcW w:w="9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est Bay-5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B-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id Coast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3827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560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1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9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eddell Arm-2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A-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ong Fjor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441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10913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8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0</w:t>
            </w:r>
          </w:p>
        </w:tc>
        <w:tc>
          <w:tcPr>
            <w:tcW w:w="9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eddell Arm-3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A-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ong Fjor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420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11743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8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5</w:t>
            </w:r>
          </w:p>
        </w:tc>
        <w:tc>
          <w:tcPr>
            <w:tcW w:w="9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owell Point East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P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ong Fjor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2126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9695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8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</w:t>
            </w:r>
          </w:p>
        </w:tc>
        <w:tc>
          <w:tcPr>
            <w:tcW w:w="9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</w:tbl>
    <w:p w:rsidR="006A2BB5" w:rsidRPr="0084754F" w:rsidRDefault="006A2BB5" w:rsidP="006A2BB5">
      <w:pPr>
        <w:pStyle w:val="Heading3"/>
      </w:pPr>
      <w:r>
        <w:lastRenderedPageBreak/>
        <w:t>Supplementary Table S1 continued: Details of each sampling location used in quantitative analysis.</w:t>
      </w:r>
    </w:p>
    <w:tbl>
      <w:tblPr>
        <w:tblW w:w="10267" w:type="dxa"/>
        <w:tblLook w:val="04A0" w:firstRow="1" w:lastRow="0" w:firstColumn="1" w:lastColumn="0" w:noHBand="0" w:noVBand="1"/>
      </w:tblPr>
      <w:tblGrid>
        <w:gridCol w:w="1418"/>
        <w:gridCol w:w="734"/>
        <w:gridCol w:w="1843"/>
        <w:gridCol w:w="977"/>
        <w:gridCol w:w="1164"/>
        <w:gridCol w:w="1164"/>
        <w:gridCol w:w="1278"/>
        <w:gridCol w:w="766"/>
        <w:gridCol w:w="923"/>
      </w:tblGrid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chorage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44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2837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7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828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191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harf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806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607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arriner Channel-1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C-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6061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2844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2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arriner Channel-2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C-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6107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331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2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4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awker Island-1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I-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63205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8871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2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awker Island-2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I-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63487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8845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2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batus</w:t>
            </w:r>
            <w:proofErr w:type="spellEnd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Bay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B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6244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864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7/11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hirokaya</w:t>
            </w:r>
            <w:proofErr w:type="spellEnd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Bay-1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K-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ong Fjor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3598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1729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/12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3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hirokaya</w:t>
            </w:r>
            <w:proofErr w:type="spellEnd"/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Bay-2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K-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ong Fjord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349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1566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/12/20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C1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 shoreline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98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55979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/12/2021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C2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 shoreline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0945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66925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/12/2021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3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C3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 shoreline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68678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7215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/12/2021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1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C4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 shoreline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66576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8564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/12/2021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ew Wharf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WF-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 shoreline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3929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6242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/12/2021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RO-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avis Bay shoreline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-68.575913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96177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/12/2021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2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otal grabs</w:t>
            </w: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7</w:t>
            </w:r>
          </w:p>
        </w:tc>
        <w:tc>
          <w:tcPr>
            <w:tcW w:w="116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6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2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otal area grabs (m2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325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rab area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0225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F26079" w:rsidRPr="00A857A1" w:rsidTr="006368DC">
        <w:trPr>
          <w:trHeight w:val="300"/>
        </w:trPr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7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otal area sampled</w:t>
            </w:r>
          </w:p>
        </w:tc>
        <w:tc>
          <w:tcPr>
            <w:tcW w:w="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A857A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9059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7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A857A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</w:tbl>
    <w:p w:rsidR="00F26079" w:rsidRDefault="00F26079" w:rsidP="00F26079"/>
    <w:p w:rsidR="00F26079" w:rsidRDefault="00F26079" w:rsidP="00F26079">
      <w:r>
        <w:br w:type="page"/>
      </w:r>
    </w:p>
    <w:p w:rsidR="00F26079" w:rsidRDefault="00F26079" w:rsidP="00F26079">
      <w:pPr>
        <w:pStyle w:val="Heading3"/>
      </w:pPr>
      <w:r>
        <w:rPr>
          <w:b/>
        </w:rPr>
        <w:lastRenderedPageBreak/>
        <w:t>Supplementary Table S2</w:t>
      </w:r>
      <w:r>
        <w:t xml:space="preserve">. Vestfold Hills marine sediment TOM and nutrients. Average values shown (n = 4) as mg/kg on a dry matter basis. </w:t>
      </w:r>
    </w:p>
    <w:tbl>
      <w:tblPr>
        <w:tblW w:w="9781" w:type="dxa"/>
        <w:tblInd w:w="-14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898"/>
        <w:gridCol w:w="637"/>
        <w:gridCol w:w="875"/>
        <w:gridCol w:w="993"/>
        <w:gridCol w:w="708"/>
        <w:gridCol w:w="851"/>
        <w:gridCol w:w="709"/>
        <w:gridCol w:w="1134"/>
        <w:gridCol w:w="992"/>
        <w:gridCol w:w="1136"/>
        <w:gridCol w:w="848"/>
      </w:tblGrid>
      <w:tr w:rsidR="00F26079" w:rsidRPr="00A95350" w:rsidTr="006368DC">
        <w:trPr>
          <w:trHeight w:val="945"/>
        </w:trPr>
        <w:tc>
          <w:tcPr>
            <w:tcW w:w="8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Sample Site</w:t>
            </w:r>
          </w:p>
        </w:tc>
        <w:tc>
          <w:tcPr>
            <w:tcW w:w="63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TOM %</w:t>
            </w:r>
          </w:p>
        </w:tc>
        <w:tc>
          <w:tcPr>
            <w:tcW w:w="87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 xml:space="preserve">Total N </w:t>
            </w: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 xml:space="preserve">Total P </w:t>
            </w: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Nitrite NO</w:t>
            </w:r>
            <w:r w:rsidRPr="00A95350">
              <w:rPr>
                <w:rFonts w:ascii="Arial Narrow" w:eastAsia="Arial Narrow" w:hAnsi="Arial Narrow" w:cs="Arial Narrow"/>
                <w:sz w:val="20"/>
                <w:szCs w:val="20"/>
                <w:vertAlign w:val="subscript"/>
              </w:rPr>
              <w:t>2</w:t>
            </w: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-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Nitrate NO</w:t>
            </w:r>
            <w:r w:rsidRPr="00A95350">
              <w:rPr>
                <w:rFonts w:ascii="Arial Narrow" w:eastAsia="Arial Narrow" w:hAnsi="Arial Narrow" w:cs="Arial Narrow"/>
                <w:sz w:val="20"/>
                <w:szCs w:val="20"/>
                <w:vertAlign w:val="subscript"/>
              </w:rPr>
              <w:t>3</w:t>
            </w: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-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N as NO</w:t>
            </w:r>
            <w:r w:rsidRPr="00A95350">
              <w:rPr>
                <w:rFonts w:ascii="Arial Narrow" w:eastAsia="Arial Narrow" w:hAnsi="Arial Narrow" w:cs="Arial Narrow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Ammonium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N as NH4</w:t>
            </w:r>
          </w:p>
        </w:tc>
        <w:tc>
          <w:tcPr>
            <w:tcW w:w="113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Phosphate</w:t>
            </w:r>
          </w:p>
        </w:tc>
        <w:tc>
          <w:tcPr>
            <w:tcW w:w="84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Pr="00A95350" w:rsidRDefault="00F26079" w:rsidP="006368DC">
            <w:pPr>
              <w:jc w:val="both"/>
              <w:rPr>
                <w:rFonts w:ascii="Arial Narrow" w:eastAsia="Arial Narrow" w:hAnsi="Arial Narrow" w:cs="Arial Narrow"/>
                <w:sz w:val="20"/>
                <w:szCs w:val="20"/>
              </w:rPr>
            </w:pPr>
            <w:r w:rsidRPr="00A95350">
              <w:rPr>
                <w:rFonts w:ascii="Arial Narrow" w:eastAsia="Arial Narrow" w:hAnsi="Arial Narrow" w:cs="Arial Narrow"/>
                <w:sz w:val="20"/>
                <w:szCs w:val="20"/>
              </w:rPr>
              <w:t>P as PO</w:t>
            </w:r>
            <w:r w:rsidRPr="00A95350">
              <w:rPr>
                <w:rFonts w:ascii="Arial Narrow" w:eastAsia="Arial Narrow" w:hAnsi="Arial Narrow" w:cs="Arial Narrow"/>
                <w:sz w:val="20"/>
                <w:szCs w:val="20"/>
                <w:vertAlign w:val="subscript"/>
              </w:rPr>
              <w:t>4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</w:t>
            </w:r>
          </w:p>
        </w:tc>
        <w:tc>
          <w:tcPr>
            <w:tcW w:w="637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87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48.00</w:t>
            </w: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15.00</w:t>
            </w: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50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.55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.86</w:t>
            </w:r>
          </w:p>
        </w:tc>
        <w:tc>
          <w:tcPr>
            <w:tcW w:w="113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.78</w:t>
            </w:r>
          </w:p>
        </w:tc>
        <w:tc>
          <w:tcPr>
            <w:tcW w:w="84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88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20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11.2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12.5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9.2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.9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91.7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2.53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1.0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44.1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.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.8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3.4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.89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05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25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.6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.5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.5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15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05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25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.6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.5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.5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15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86.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0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6.6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.9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2.7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3.50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86.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0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6.6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.9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2.7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3.50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37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5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5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9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9.9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3.2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20.4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1.90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6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7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.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.16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8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61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.79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90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70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.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.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3.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4.0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3.8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0.81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8.67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20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65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7.8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6.6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4.0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2.2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6.60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.97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592.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60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3.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.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9.7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0.8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6.7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1.76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6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60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8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45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.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.66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5.6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8.14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7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.37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20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90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7.7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.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86.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7.0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38.2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7.71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A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.17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27.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0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.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.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8.7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.0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.59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B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58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42.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75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.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6.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3.1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.7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55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C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3.58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8283.3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666.6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9.9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.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8.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5.3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38.9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7.91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D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27.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62.5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6.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0.4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6.5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.93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A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4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25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4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.5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8.9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6.9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8.77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B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06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35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97.5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6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.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.5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.3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.08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A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.34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95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75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.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2.6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5.3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7.8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.82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B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20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02.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6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2.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.0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.3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41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3A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.06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675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5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.3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3.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5.75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64.4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86.25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3B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37.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25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8.4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.5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2.2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.27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A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.30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725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475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2.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.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85.7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6.62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71.3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5.88</w:t>
            </w:r>
          </w:p>
        </w:tc>
      </w:tr>
      <w:tr w:rsidR="00F26079" w:rsidTr="006368DC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B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2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45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8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.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.6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0.0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6.54</w:t>
            </w:r>
          </w:p>
        </w:tc>
      </w:tr>
      <w:tr w:rsidR="00F26079" w:rsidTr="006A2BB5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5A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.01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975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305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5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.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01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8.4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32.8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3.33</w:t>
            </w:r>
          </w:p>
        </w:tc>
      </w:tr>
      <w:tr w:rsidR="00F26079" w:rsidTr="006A2BB5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5B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79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795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35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.4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.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1.0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2.5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3.87</w:t>
            </w:r>
          </w:p>
        </w:tc>
      </w:tr>
      <w:tr w:rsidR="00F26079" w:rsidTr="006A2BB5">
        <w:trPr>
          <w:trHeight w:val="300"/>
        </w:trPr>
        <w:tc>
          <w:tcPr>
            <w:tcW w:w="8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5C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5.03</w:t>
            </w:r>
          </w:p>
        </w:tc>
        <w:tc>
          <w:tcPr>
            <w:tcW w:w="87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525.0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750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9.6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.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24.4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8.98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44.95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F26079" w:rsidRDefault="00F26079" w:rsidP="006368DC">
            <w:pPr>
              <w:jc w:val="both"/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color w:val="000000"/>
                <w:sz w:val="20"/>
                <w:szCs w:val="20"/>
              </w:rPr>
              <w:t>14.66</w:t>
            </w:r>
          </w:p>
        </w:tc>
      </w:tr>
    </w:tbl>
    <w:p w:rsidR="00F26079" w:rsidRDefault="00F26079" w:rsidP="00F26079">
      <w:pPr>
        <w:sectPr w:rsidR="00F26079" w:rsidSect="006368DC">
          <w:headerReference w:type="default" r:id="rId8"/>
          <w:footerReference w:type="default" r:id="rId9"/>
          <w:pgSz w:w="11906" w:h="16838"/>
          <w:pgMar w:top="1440" w:right="1191" w:bottom="1440" w:left="1191" w:header="709" w:footer="709" w:gutter="0"/>
          <w:cols w:space="708"/>
          <w:docGrid w:linePitch="360"/>
        </w:sectPr>
      </w:pPr>
    </w:p>
    <w:p w:rsidR="00F26079" w:rsidRDefault="00F26079" w:rsidP="00F26079">
      <w:pPr>
        <w:pStyle w:val="Heading3"/>
      </w:pPr>
      <w:r>
        <w:lastRenderedPageBreak/>
        <w:t>Supplementary Table S3: Element concentrations in marine sediments of the Vestfold Hills.</w:t>
      </w:r>
    </w:p>
    <w:tbl>
      <w:tblPr>
        <w:tblW w:w="1257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3"/>
        <w:gridCol w:w="960"/>
      </w:tblGrid>
      <w:tr w:rsidR="00F26079" w:rsidRPr="00E00571" w:rsidTr="006368DC">
        <w:trPr>
          <w:trHeight w:val="300"/>
        </w:trPr>
        <w:tc>
          <w:tcPr>
            <w:tcW w:w="12573" w:type="dxa"/>
            <w:gridSpan w:val="1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Vestfold Hills</w:t>
            </w:r>
            <w:r w:rsidRPr="002B4C8E"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 xml:space="preserve"> sediment metals and element concentrations </w:t>
            </w:r>
            <w:r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(</w:t>
            </w:r>
            <w:r w:rsidRPr="002B4C8E"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mg/kg, on a dry-matter basis</w:t>
            </w:r>
            <w:r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)</w:t>
            </w:r>
            <w:r w:rsidRPr="002B4C8E"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, based on 1M HCl extraction.</w:t>
            </w:r>
            <w:r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 xml:space="preserve"> Mean values shown for each location.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l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a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d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u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K</w:t>
            </w:r>
          </w:p>
        </w:tc>
        <w:tc>
          <w:tcPr>
            <w:tcW w:w="105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g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n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17.5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6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1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6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48.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79.50</w:t>
            </w:r>
          </w:p>
        </w:tc>
        <w:tc>
          <w:tcPr>
            <w:tcW w:w="105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56.7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39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8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71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24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6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8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6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37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0.2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75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74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44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76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32.2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82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70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65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83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23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64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8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50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82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36.2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78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49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07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92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3.5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73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32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19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72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58.2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838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1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33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6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5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68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079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.0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42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62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24.5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4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.7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85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45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24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19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80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69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2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9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099.5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229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20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92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1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09.2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24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4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76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64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55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31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.7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77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8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15.7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94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.1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18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62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42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9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.4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61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65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00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19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30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82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18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62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95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7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8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0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53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27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34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15.7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25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42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9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14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60.2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16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4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8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54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01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11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3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92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1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4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107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055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4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92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75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16.7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85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1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lastRenderedPageBreak/>
              <w:t>15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58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18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97.5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63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4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83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67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8.7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13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1.5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85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86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05.33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085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37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18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93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46.46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39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96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40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76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01.54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78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.1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I-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77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040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303.6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172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.8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I-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57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265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066.0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26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.09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94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19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60.49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817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.5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90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36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71.12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225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.1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B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63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29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73.9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837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.50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B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75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42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46.01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51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34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B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4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10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38.9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39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20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B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93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688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70.7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185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1.8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B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80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0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85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27.73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241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.17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B-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35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059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96.8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154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.02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B-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96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89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438.34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425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.1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B-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55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501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23.34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147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.22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C-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34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885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16.26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156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.00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C-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09.6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0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7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7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2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523.6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27.96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002.5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.26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35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43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36.91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13.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94</w:t>
            </w:r>
          </w:p>
        </w:tc>
      </w:tr>
      <w:tr w:rsidR="00F26079" w:rsidRPr="00E00571" w:rsidTr="006368DC">
        <w:trPr>
          <w:trHeight w:val="300"/>
        </w:trPr>
        <w:tc>
          <w:tcPr>
            <w:tcW w:w="12573" w:type="dxa"/>
            <w:gridSpan w:val="1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Vestfold Hills</w:t>
            </w:r>
            <w:r w:rsidRPr="002B4C8E"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 xml:space="preserve"> sediment metals and element concentrations </w:t>
            </w:r>
            <w:r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(</w:t>
            </w:r>
            <w:r w:rsidRPr="002B4C8E"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mg/kg, on a dry-matter basis</w:t>
            </w:r>
            <w:r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)</w:t>
            </w:r>
            <w:r w:rsidRPr="002B4C8E"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>, based on 1M HCl extraction.</w:t>
            </w:r>
            <w:r>
              <w:rPr>
                <w:rFonts w:ascii="Calibri" w:eastAsia="Times New Roman" w:hAnsi="Calibri"/>
                <w:color w:val="000000"/>
                <w:sz w:val="22"/>
                <w:szCs w:val="22"/>
                <w:lang w:eastAsia="en-AU"/>
              </w:rPr>
              <w:t xml:space="preserve"> Mean values shown for each location.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i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b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Rb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h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U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</w:t>
            </w:r>
          </w:p>
        </w:tc>
        <w:tc>
          <w:tcPr>
            <w:tcW w:w="105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Zn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48.0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85.7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9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57</w:t>
            </w:r>
          </w:p>
        </w:tc>
        <w:tc>
          <w:tcPr>
            <w:tcW w:w="105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5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08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57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44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1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86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7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6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0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99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7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96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12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67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16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8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9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17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20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1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4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lastRenderedPageBreak/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97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51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26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19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89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7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7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5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47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0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3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8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0.3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08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94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21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6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53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66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83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47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72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541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.34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5.8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30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59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1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6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54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17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94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14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29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36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62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72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69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8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42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1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93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46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09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48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23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34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96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51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52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7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68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1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8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0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6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2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8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2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8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12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451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0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75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.2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96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7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5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28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46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7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.79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.7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173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81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5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2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04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22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1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7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.08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74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2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4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5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31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56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8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33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6.17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95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86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6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2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13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98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08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3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.54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9.52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I-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43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749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5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.41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2.74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I-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72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903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2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6.7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7.7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557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43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0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60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.0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11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80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2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86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.39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B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18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35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1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0.2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.97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B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982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24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79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.4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lastRenderedPageBreak/>
              <w:t>WA-B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939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10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66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17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B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014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142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9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.01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9.5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-B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637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619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0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0.57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.6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B-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684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972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2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7.12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1.07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B-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47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891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9.43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1.2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B-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674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618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7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0.34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.72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C-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14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598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4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.73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9.31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C-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9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60.9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1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4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105.8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2.6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.03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2.35</w:t>
            </w:r>
          </w:p>
        </w:tc>
      </w:tr>
      <w:tr w:rsidR="00F26079" w:rsidRPr="00E00571" w:rsidTr="006368DC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48.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81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01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0571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057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94</w:t>
            </w:r>
          </w:p>
        </w:tc>
      </w:tr>
    </w:tbl>
    <w:p w:rsidR="00F26079" w:rsidRDefault="00F26079" w:rsidP="00F26079"/>
    <w:p w:rsidR="00F26079" w:rsidRDefault="00F26079" w:rsidP="00F26079">
      <w:pPr>
        <w:sectPr w:rsidR="00F26079" w:rsidSect="006368DC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:rsidR="00F26079" w:rsidRDefault="00F26079" w:rsidP="00F26079">
      <w:pPr>
        <w:pStyle w:val="Heading3"/>
      </w:pPr>
      <w:r>
        <w:lastRenderedPageBreak/>
        <w:t xml:space="preserve">Supplementary Table S4: List of taxa found in marine sediments of the Vestfold Hills in 2010 – 2021 surveys, ranked by the number of locations found at, and average abundance across locations where </w:t>
      </w:r>
      <w:r w:rsidR="006A2BB5">
        <w:t>they are</w:t>
      </w:r>
      <w:r>
        <w:t xml:space="preserve"> found.</w:t>
      </w:r>
    </w:p>
    <w:tbl>
      <w:tblPr>
        <w:tblW w:w="10052" w:type="dxa"/>
        <w:tblLook w:val="04A0" w:firstRow="1" w:lastRow="0" w:firstColumn="1" w:lastColumn="0" w:noHBand="0" w:noVBand="1"/>
      </w:tblPr>
      <w:tblGrid>
        <w:gridCol w:w="1900"/>
        <w:gridCol w:w="2636"/>
        <w:gridCol w:w="1668"/>
        <w:gridCol w:w="1559"/>
        <w:gridCol w:w="1081"/>
        <w:gridCol w:w="1208"/>
      </w:tblGrid>
      <w:tr w:rsidR="00F26079" w:rsidRPr="00B90B8C" w:rsidTr="006368DC">
        <w:trPr>
          <w:trHeight w:val="300"/>
        </w:trPr>
        <w:tc>
          <w:tcPr>
            <w:tcW w:w="1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axa</w:t>
            </w:r>
          </w:p>
        </w:tc>
        <w:tc>
          <w:tcPr>
            <w:tcW w:w="2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pecies</w:t>
            </w:r>
          </w:p>
        </w:tc>
        <w:tc>
          <w:tcPr>
            <w:tcW w:w="1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hylum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lass</w:t>
            </w:r>
          </w:p>
        </w:tc>
        <w:tc>
          <w:tcPr>
            <w:tcW w:w="10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oc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tion</w:t>
            </w: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 found at (of 48 total)</w:t>
            </w:r>
          </w:p>
        </w:tc>
        <w:tc>
          <w:tcPr>
            <w:tcW w:w="12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Default="00F26079" w:rsidP="006368DC">
            <w:pPr>
              <w:spacing w:after="0" w:line="240" w:lineRule="auto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Average abundance</w:t>
            </w:r>
          </w:p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</w:t>
            </w:r>
            <w:r w:rsidRPr="00D15068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perscript"/>
                <w:lang w:eastAsia="en-AU"/>
              </w:rPr>
              <w:t>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II</w:t>
            </w:r>
          </w:p>
        </w:tc>
        <w:tc>
          <w:tcPr>
            <w:tcW w:w="26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rchomenel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franklini</w:t>
            </w:r>
            <w:proofErr w:type="spellEnd"/>
          </w:p>
        </w:tc>
        <w:tc>
          <w:tcPr>
            <w:tcW w:w="16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6</w:t>
            </w:r>
          </w:p>
        </w:tc>
        <w:tc>
          <w:tcPr>
            <w:tcW w:w="12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31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Heterophox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viden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93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anaid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Nototanai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- females &amp; juveniles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59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III</w:t>
            </w:r>
          </w:p>
        </w:tc>
        <w:tc>
          <w:tcPr>
            <w:tcW w:w="2636" w:type="dxa"/>
            <w:tcBorders>
              <w:top w:val="single" w:sz="4" w:space="0" w:color="C0C0C0"/>
              <w:left w:val="single" w:sz="4" w:space="0" w:color="C0C0C0"/>
              <w:bottom w:val="single" w:sz="4" w:space="0" w:color="C0C0C0"/>
              <w:right w:val="single" w:sz="4" w:space="0" w:color="C0C0C0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kenel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aludinoide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9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anaid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Nototanai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dimorph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- male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8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cleroconch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allordo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1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hilomede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73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aramoera walker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8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3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e 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Laternu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elliptic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9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IIA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rchomenel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inguide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8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ustrosignum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laciale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6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nob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kerguelen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2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phty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glaopham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omplex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e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ysel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6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rbini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Leitoscoloplo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awsoni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umacean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Eudorel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racilior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8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id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bat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ide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7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VIIA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onoculode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urtipediculu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9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V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7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ligochaete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ligochaete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litellat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6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ligochaete V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ligochaete V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litellat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apitell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Capitella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erarmat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ondogene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9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anaid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Nototanai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tarctic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- male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5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Dorville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Dorville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6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ymodocel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tubicaud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single" w:sz="4" w:space="0" w:color="C0C0C0"/>
              <w:left w:val="single" w:sz="4" w:space="0" w:color="C0C0C0"/>
              <w:bottom w:val="single" w:sz="4" w:space="0" w:color="C0C0C0"/>
              <w:right w:val="single" w:sz="4" w:space="0" w:color="C0C0C0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gram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?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xiothella</w:t>
            </w:r>
            <w:proofErr w:type="spellEnd"/>
            <w:proofErr w:type="gram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p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WPM601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7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XIV</w:t>
            </w:r>
          </w:p>
        </w:tc>
        <w:tc>
          <w:tcPr>
            <w:tcW w:w="2636" w:type="dxa"/>
            <w:tcBorders>
              <w:top w:val="nil"/>
              <w:left w:val="single" w:sz="4" w:space="0" w:color="C0C0C0"/>
              <w:bottom w:val="single" w:sz="4" w:space="0" w:color="C0C0C0"/>
              <w:right w:val="single" w:sz="4" w:space="0" w:color="C0C0C0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Hippomedon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kerguelen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9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anaid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Tanaid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V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5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mertean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Hoplonemerte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merte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nopl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irratul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phelochaet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Complex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Echinozon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spinosa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ligochaete V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ligochaete VI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litellat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6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lastRenderedPageBreak/>
              <w:t>Priapulida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riapulid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ephalorhyncha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riapuli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e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dacnarc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niten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7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V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aroediceroide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inuat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XV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onoculode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n.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pheli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phelin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yringopyge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V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proofErr w:type="gram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chrader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?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racilis</w:t>
            </w:r>
            <w:proofErr w:type="spellEnd"/>
            <w:proofErr w:type="gram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5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V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Neobuccinum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eaton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0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V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nob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elid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9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V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xiothel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rocytherei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robust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arao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Levinsen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1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no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Barruk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ristat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pio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rionospio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4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VIIB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ediceroide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n.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Liljeborg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eorgian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X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mpelisc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versensi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11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IIIC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unn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3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arao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ricide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9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no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Harmotho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umacean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Leucon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tarcticu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3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umacean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Vaunthompson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inermi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9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X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mpelisc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barnard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X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oridae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4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IX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Falsimargarit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ris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phty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glaopham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2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pisthobranch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pisthobranch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pio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pion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aret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mpharetid sp. 1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4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id V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bat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hillippi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ide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V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Margarites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refulgen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mertean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arabolas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orrugatu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merte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opl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arao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Levinsen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racili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punculida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ipunculid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puncul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puncul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4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punculida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ipunculid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puncul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puncul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richobranch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proofErr w:type="gram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Terebellide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 sp.</w:t>
            </w:r>
            <w:proofErr w:type="gram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7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e V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Yoldiel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e V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Thrac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eridonali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0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Haplocheir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lumos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X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Harpiniin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(sub-family)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Laevilitorin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astropod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Falsimohn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innocen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lastRenderedPageBreak/>
              <w:t>Isopod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Desmosom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55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IX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ant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0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V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unn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5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VIIA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aramunn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lunat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aret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mpharetid sp. 2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cturid V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haetarctur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bovinu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7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irratul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irratul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umacean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Holostyli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n.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5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ammarid X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olothurian X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seudopsol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acquariensi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olothuroide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V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ustronan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dentat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XV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lyptonot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tarcticu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XX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thurid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CIN601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36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eptostracan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Leptostracan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aldan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V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ennatulacean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ennatulacean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nidari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thozo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9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no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olyno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ycnogonid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Nymphon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ustrale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ycnogoni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1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pio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pion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erebell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Terebell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cturid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rcturus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scidian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scidian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hord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scidiace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1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steroid 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Diplasteria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bruce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steroide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e 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Bivalve IV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e V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damussium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olbeck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irratul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phelochaet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Complex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rangon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rangon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umacean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umacean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id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terechin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neumayer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ide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id 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bat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elongatus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ide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labelligerid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Flabegravier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undat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labelligerid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herus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ammarid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V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onoculode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cabriculosu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eb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dubi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0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V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ammarid XV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7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V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agetin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XIX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olycheir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(cf. Antarctica) CAX601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mmarid XXV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mphilochidae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lastRenderedPageBreak/>
              <w:t>Gammarid XXX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ynopi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AX605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XXX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nob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ubantarctic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wilkesian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 XXX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hilin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llus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esionid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Keferstein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fauvel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olothurian X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Trachythyon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olothuroide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olothurian X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Holothurian X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olothuroide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IIA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ustrofili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furcat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(?)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2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IIIB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oulmann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frigid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V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Gnath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olaris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X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agonan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rostrat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XIVA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ant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harcot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XIX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Desmosom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X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Isopod XV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 XX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Isopod XX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eptostracan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Leptostracan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lacostrac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ite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Mite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achnid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39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phty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Nephty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omplex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phty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Nephty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phiuroid 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phiuroid 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phiuroide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phiuroid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phiur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rassa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derm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phiuroide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rbini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Orbini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 IV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aradoxostom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1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 IX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Cativell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cf. </w:t>
            </w: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bensoni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hyllodoc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hyllodoc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e UID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Polychaete UID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7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no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V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Harmotho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inosa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1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ycnogonid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Acheli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icata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rthropo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ycnogonida</w:t>
            </w:r>
            <w:proofErr w:type="spellEnd"/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punculida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ipunculida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puncul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puncul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yll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yll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8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yllidae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V</w:t>
            </w:r>
          </w:p>
        </w:tc>
        <w:tc>
          <w:tcPr>
            <w:tcW w:w="26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Syllidae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IV</w:t>
            </w:r>
          </w:p>
        </w:tc>
        <w:tc>
          <w:tcPr>
            <w:tcW w:w="16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5</w:t>
            </w:r>
          </w:p>
        </w:tc>
      </w:tr>
      <w:tr w:rsidR="00F26079" w:rsidRPr="00B90B8C" w:rsidTr="006368DC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richobranchid</w:t>
            </w:r>
            <w:proofErr w:type="spellEnd"/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II</w:t>
            </w:r>
          </w:p>
        </w:tc>
        <w:tc>
          <w:tcPr>
            <w:tcW w:w="2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4C08E1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>Trichobranchus</w:t>
            </w:r>
            <w:proofErr w:type="spellEnd"/>
            <w:r w:rsidRPr="004C08E1">
              <w:rPr>
                <w:rFonts w:ascii="Calibri" w:eastAsia="Times New Roman" w:hAnsi="Calibri" w:cs="Calibri"/>
                <w:i/>
                <w:color w:val="000000"/>
                <w:sz w:val="22"/>
                <w:szCs w:val="22"/>
                <w:lang w:eastAsia="en-AU"/>
              </w:rPr>
              <w:t xml:space="preserve"> sp. 1 </w:t>
            </w:r>
          </w:p>
        </w:tc>
        <w:tc>
          <w:tcPr>
            <w:tcW w:w="16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nelid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B90B8C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B90B8C" w:rsidRDefault="00F26079" w:rsidP="006368D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8</w:t>
            </w:r>
          </w:p>
        </w:tc>
      </w:tr>
    </w:tbl>
    <w:p w:rsidR="00F26079" w:rsidRDefault="00F26079" w:rsidP="00F26079"/>
    <w:p w:rsidR="00F26079" w:rsidRDefault="00F26079" w:rsidP="00F26079">
      <w:r>
        <w:br w:type="page"/>
      </w:r>
    </w:p>
    <w:p w:rsidR="00F26079" w:rsidRDefault="00F26079" w:rsidP="00F26079">
      <w:pPr>
        <w:pStyle w:val="Heading3"/>
      </w:pPr>
      <w:r>
        <w:lastRenderedPageBreak/>
        <w:t>Supplementary Table S5: Average % contribution to total abundance of major taxa at each location. Includes breakdown of crustacean taxa into major components of total community.</w:t>
      </w:r>
    </w:p>
    <w:p w:rsidR="00F26079" w:rsidRDefault="00F26079" w:rsidP="00F26079"/>
    <w:tbl>
      <w:tblPr>
        <w:tblW w:w="8484" w:type="dxa"/>
        <w:tblLook w:val="04A0" w:firstRow="1" w:lastRow="0" w:firstColumn="1" w:lastColumn="0" w:noHBand="0" w:noVBand="1"/>
      </w:tblPr>
      <w:tblGrid>
        <w:gridCol w:w="851"/>
        <w:gridCol w:w="567"/>
        <w:gridCol w:w="497"/>
        <w:gridCol w:w="477"/>
        <w:gridCol w:w="499"/>
        <w:gridCol w:w="567"/>
        <w:gridCol w:w="500"/>
        <w:gridCol w:w="477"/>
        <w:gridCol w:w="477"/>
        <w:gridCol w:w="477"/>
        <w:gridCol w:w="477"/>
        <w:gridCol w:w="477"/>
        <w:gridCol w:w="548"/>
        <w:gridCol w:w="478"/>
        <w:gridCol w:w="550"/>
        <w:gridCol w:w="567"/>
      </w:tblGrid>
      <w:tr w:rsidR="00F26079" w:rsidRPr="001E5251" w:rsidTr="006368DC">
        <w:trPr>
          <w:cantSplit/>
          <w:trHeight w:val="1287"/>
        </w:trPr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Location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Crustacea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Polychaeta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Bivalvia</w:t>
            </w:r>
          </w:p>
        </w:tc>
        <w:tc>
          <w:tcPr>
            <w:tcW w:w="4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proofErr w:type="spellStart"/>
            <w:r w:rsidRPr="001E5251">
              <w:rPr>
                <w:sz w:val="20"/>
                <w:szCs w:val="20"/>
                <w:lang w:eastAsia="en-AU"/>
              </w:rPr>
              <w:t>Gastropoda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proofErr w:type="spellStart"/>
            <w:r w:rsidRPr="001E5251">
              <w:rPr>
                <w:sz w:val="20"/>
                <w:szCs w:val="20"/>
                <w:lang w:eastAsia="en-AU"/>
              </w:rPr>
              <w:t>Echinoidea</w:t>
            </w:r>
            <w:proofErr w:type="spellEnd"/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Arachnida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Nemertea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proofErr w:type="spellStart"/>
            <w:r w:rsidRPr="001E5251">
              <w:rPr>
                <w:sz w:val="20"/>
                <w:szCs w:val="20"/>
                <w:lang w:eastAsia="en-AU"/>
              </w:rPr>
              <w:t>Oligochaetae</w:t>
            </w:r>
            <w:proofErr w:type="spellEnd"/>
          </w:p>
        </w:tc>
        <w:tc>
          <w:tcPr>
            <w:tcW w:w="4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proofErr w:type="spellStart"/>
            <w:r w:rsidRPr="001E5251">
              <w:rPr>
                <w:sz w:val="20"/>
                <w:szCs w:val="20"/>
                <w:lang w:eastAsia="en-AU"/>
              </w:rPr>
              <w:t>Pycnogonida</w:t>
            </w:r>
            <w:proofErr w:type="spellEnd"/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Sipuncula</w:t>
            </w: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proofErr w:type="spellStart"/>
            <w:r w:rsidRPr="001E5251">
              <w:rPr>
                <w:sz w:val="20"/>
                <w:szCs w:val="20"/>
                <w:lang w:eastAsia="en-AU"/>
              </w:rPr>
              <w:t>Amphipoda</w:t>
            </w:r>
            <w:proofErr w:type="spellEnd"/>
          </w:p>
        </w:tc>
        <w:tc>
          <w:tcPr>
            <w:tcW w:w="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Ostracoda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proofErr w:type="spellStart"/>
            <w:r w:rsidRPr="001E5251">
              <w:rPr>
                <w:sz w:val="20"/>
                <w:szCs w:val="20"/>
                <w:lang w:eastAsia="en-AU"/>
              </w:rPr>
              <w:t>Tanaidacea</w:t>
            </w:r>
            <w:proofErr w:type="spellEnd"/>
          </w:p>
        </w:tc>
        <w:tc>
          <w:tcPr>
            <w:tcW w:w="5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Isopod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F26079" w:rsidRPr="001E5251" w:rsidRDefault="00F26079" w:rsidP="006368DC">
            <w:pPr>
              <w:spacing w:after="0"/>
              <w:rPr>
                <w:sz w:val="20"/>
                <w:szCs w:val="20"/>
                <w:lang w:eastAsia="en-AU"/>
              </w:rPr>
            </w:pPr>
            <w:proofErr w:type="spellStart"/>
            <w:r w:rsidRPr="001E5251">
              <w:rPr>
                <w:sz w:val="20"/>
                <w:szCs w:val="20"/>
                <w:lang w:eastAsia="en-AU"/>
              </w:rPr>
              <w:t>Cumacea</w:t>
            </w:r>
            <w:proofErr w:type="spellEnd"/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5</w:t>
            </w:r>
          </w:p>
        </w:tc>
        <w:tc>
          <w:tcPr>
            <w:tcW w:w="4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8</w:t>
            </w:r>
          </w:p>
        </w:tc>
        <w:tc>
          <w:tcPr>
            <w:tcW w:w="5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8</w:t>
            </w:r>
          </w:p>
        </w:tc>
        <w:tc>
          <w:tcPr>
            <w:tcW w:w="4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8</w:t>
            </w:r>
          </w:p>
        </w:tc>
        <w:tc>
          <w:tcPr>
            <w:tcW w:w="5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5A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9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1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6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7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C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4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6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8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4A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0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8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4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WB-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8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5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5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WB-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0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3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9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6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WB-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8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4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9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4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5C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9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3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4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AN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7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0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8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0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5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WC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4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0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9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4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WA-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0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8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4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WA-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4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8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6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8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5B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9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8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2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2A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7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0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B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2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1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3A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2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5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2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A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6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3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HI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9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4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PPE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7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2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0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5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SK-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0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4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4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SK-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7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1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1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8</w:t>
            </w: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0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9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5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2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lastRenderedPageBreak/>
              <w:t>12B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2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1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6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6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4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1B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6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3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5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1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9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RO-A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5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3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9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1A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8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5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0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AB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2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9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MC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9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4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2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4B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6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7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9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MC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4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8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5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MC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7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4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0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7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5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2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MC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9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8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WF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9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6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WF</w:t>
            </w:r>
            <w:r>
              <w:rPr>
                <w:sz w:val="20"/>
                <w:szCs w:val="20"/>
                <w:lang w:eastAsia="en-AU"/>
              </w:rPr>
              <w:t>-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5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5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0D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3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9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3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5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>
              <w:rPr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8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9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9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8</w:t>
            </w:r>
          </w:p>
        </w:tc>
        <w:tc>
          <w:tcPr>
            <w:tcW w:w="4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8</w:t>
            </w: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55</w:t>
            </w:r>
          </w:p>
        </w:tc>
        <w:tc>
          <w:tcPr>
            <w:tcW w:w="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60</w:t>
            </w:r>
          </w:p>
        </w:tc>
        <w:tc>
          <w:tcPr>
            <w:tcW w:w="4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</w:t>
            </w:r>
          </w:p>
        </w:tc>
        <w:tc>
          <w:tcPr>
            <w:tcW w:w="4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</w:t>
            </w:r>
          </w:p>
        </w:tc>
        <w:tc>
          <w:tcPr>
            <w:tcW w:w="4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9</w:t>
            </w:r>
          </w:p>
        </w:tc>
        <w:tc>
          <w:tcPr>
            <w:tcW w:w="5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6</w:t>
            </w:r>
          </w:p>
        </w:tc>
        <w:tc>
          <w:tcPr>
            <w:tcW w:w="4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  <w:tr w:rsidR="00F26079" w:rsidRPr="001E5251" w:rsidTr="006368DC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13B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3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45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</w:t>
            </w:r>
          </w:p>
        </w:tc>
        <w:tc>
          <w:tcPr>
            <w:tcW w:w="4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35</w:t>
            </w:r>
          </w:p>
        </w:tc>
        <w:tc>
          <w:tcPr>
            <w:tcW w:w="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7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  <w:r w:rsidRPr="001E5251">
              <w:rPr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1E5251" w:rsidRDefault="00F26079" w:rsidP="006368DC">
            <w:pPr>
              <w:rPr>
                <w:sz w:val="20"/>
                <w:szCs w:val="20"/>
                <w:lang w:eastAsia="en-AU"/>
              </w:rPr>
            </w:pPr>
          </w:p>
        </w:tc>
      </w:tr>
    </w:tbl>
    <w:p w:rsidR="00F26079" w:rsidRDefault="00F26079" w:rsidP="00F26079"/>
    <w:p w:rsidR="00F26079" w:rsidRDefault="00F26079" w:rsidP="00F26079"/>
    <w:p w:rsidR="00F26079" w:rsidRDefault="00F26079" w:rsidP="00F26079">
      <w:r>
        <w:br w:type="page"/>
      </w:r>
    </w:p>
    <w:p w:rsidR="00F26079" w:rsidRDefault="00F26079" w:rsidP="00F26079">
      <w:pPr>
        <w:pStyle w:val="Heading3"/>
      </w:pPr>
      <w:r>
        <w:lastRenderedPageBreak/>
        <w:t xml:space="preserve">Supplementary Table S6: Sediment macrofaunal taxa recorded by </w:t>
      </w:r>
      <w:r>
        <w:fldChar w:fldCharType="begin"/>
      </w:r>
      <w:r>
        <w:instrText xml:space="preserve"> ADDIN EN.CITE &lt;EndNote&gt;&lt;Cite&gt;&lt;Author&gt;Everitt&lt;/Author&gt;&lt;Year&gt;1980&lt;/Year&gt;&lt;RecNum&gt;137&lt;/RecNum&gt;&lt;DisplayText&gt;(Everitt et al., 1980)&lt;/DisplayText&gt;&lt;record&gt;&lt;rec-number&gt;137&lt;/rec-number&gt;&lt;foreign-keys&gt;&lt;key app="EN" db-id="rw5drd2e5fx2dieswswxwxdlatvsedpdt0wd" timestamp="0"&gt;137&lt;/key&gt;&lt;/foreign-keys&gt;&lt;ref-type name="Journal Article"&gt;17&lt;/ref-type&gt;&lt;contributors&gt;&lt;authors&gt;&lt;author&gt;Everitt, D.A.&lt;/author&gt;&lt;author&gt;Poore, G.C.B.&lt;/author&gt;&lt;author&gt;Pickard, J.&lt;/author&gt;&lt;/authors&gt;&lt;/contributors&gt;&lt;titles&gt;&lt;title&gt;Marine benthos from Davis Station, Eastern Antarctica&lt;/title&gt;&lt;secondary-title&gt;Australian Journal of Marine and Freshwater Research&lt;/secondary-title&gt;&lt;/titles&gt;&lt;periodical&gt;&lt;full-title&gt;Australian Journal of Marine and Freshwater Research&lt;/full-title&gt;&lt;/periodical&gt;&lt;pages&gt;829-836&lt;/pages&gt;&lt;volume&gt;31&lt;/volume&gt;&lt;keywords&gt;&lt;keyword&gt;Antarctica/Davis/benthic/descriptive/marine&lt;/keyword&gt;&lt;/keywords&gt;&lt;dates&gt;&lt;year&gt;1980&lt;/year&gt;&lt;/dates&gt;&lt;label&gt;PBS Record:  536&lt;/label&gt;&lt;urls&gt;&lt;/urls&gt;&lt;/record&gt;&lt;/Cite&gt;&lt;/EndNote&gt;</w:instrText>
      </w:r>
      <w:r>
        <w:fldChar w:fldCharType="separate"/>
      </w:r>
      <w:r>
        <w:rPr>
          <w:noProof/>
        </w:rPr>
        <w:t>(Everitt et al., 1980)</w:t>
      </w:r>
      <w:r>
        <w:fldChar w:fldCharType="end"/>
      </w:r>
      <w:r>
        <w:t xml:space="preserve"> in Vestfold Hills shallow marine sites in 1977.</w:t>
      </w:r>
    </w:p>
    <w:tbl>
      <w:tblPr>
        <w:tblW w:w="7540" w:type="dxa"/>
        <w:tblLook w:val="04A0" w:firstRow="1" w:lastRow="0" w:firstColumn="1" w:lastColumn="0" w:noHBand="0" w:noVBand="1"/>
      </w:tblPr>
      <w:tblGrid>
        <w:gridCol w:w="2340"/>
        <w:gridCol w:w="1300"/>
        <w:gridCol w:w="2540"/>
        <w:gridCol w:w="1360"/>
      </w:tblGrid>
      <w:tr w:rsidR="00F26079" w:rsidRPr="00183D56" w:rsidTr="006368DC">
        <w:trPr>
          <w:trHeight w:val="255"/>
        </w:trPr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  <w:t>All taxa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  <w:t>Group</w:t>
            </w: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 xml:space="preserve">Found in </w:t>
            </w:r>
            <w:r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010 to 20</w:t>
            </w: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 xml:space="preserve">21 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adare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unidentata</w:t>
            </w:r>
            <w:proofErr w:type="spellEnd"/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ipod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Eusiridae</w:t>
            </w:r>
            <w:proofErr w:type="spellEnd"/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  <w:t>No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ilieborgi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eorgiana</w:t>
            </w:r>
            <w:proofErr w:type="spellEnd"/>
            <w:proofErr w:type="gram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ipod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iljeborgi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chraderi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racialis</w:t>
            </w:r>
            <w:proofErr w:type="spellEnd"/>
            <w:proofErr w:type="gram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ipod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Eusir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eterophoxus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viden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ipod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oxoccphal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franklini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ipod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ysianass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elisc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barnardi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ipod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elisc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onoculoides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tarcticu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ipod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edicerot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  <w:t>No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ipod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ysianass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?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evilitorin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eardensi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Bivalvia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ittorin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  <w:t>No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hraci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eridionali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Bivalvia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hraci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ternul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elliptic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Bivalvia 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ternul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umacea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umacea</w:t>
            </w:r>
            <w:proofErr w:type="spellEnd"/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Echinoidea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Echinoidea</w:t>
            </w:r>
            <w:proofErr w:type="spellEnd"/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rochidae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a</w:t>
            </w:r>
            <w:proofErr w:type="spellEnd"/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?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thripp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arsi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Isopoda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Janir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  <w:t>No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unn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tarctica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Isopoda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unn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ebali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eptostraca</w:t>
            </w:r>
            <w:proofErr w:type="spellEnd"/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ebaliacea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emerte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emertea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cleroconch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llardoi</w:t>
            </w:r>
            <w:proofErr w:type="spellEnd"/>
            <w:proofErr w:type="gram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a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ilomed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ilomedes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complex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a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ilomed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olychaet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olychaeta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olfingia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ipuncula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ipunculida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</w:t>
            </w: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tarcticus</w:t>
            </w:r>
            <w:proofErr w:type="spellEnd"/>
            <w:proofErr w:type="gramEnd"/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acea</w:t>
            </w:r>
            <w:proofErr w:type="spellEnd"/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dae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Yes</w:t>
            </w:r>
          </w:p>
        </w:tc>
      </w:tr>
      <w:tr w:rsidR="00F26079" w:rsidRPr="00183D56" w:rsidTr="006368DC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latyhelminthe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urbellaria</w:t>
            </w:r>
          </w:p>
        </w:tc>
        <w:tc>
          <w:tcPr>
            <w:tcW w:w="2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latyhelminthes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183D56" w:rsidRDefault="00F26079" w:rsidP="006368DC">
            <w:pPr>
              <w:spacing w:after="0" w:line="240" w:lineRule="auto"/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</w:pPr>
            <w:r w:rsidRPr="00183D56">
              <w:rPr>
                <w:rFonts w:eastAsia="Times New Roman"/>
                <w:b/>
                <w:color w:val="000000"/>
                <w:sz w:val="20"/>
                <w:szCs w:val="20"/>
                <w:lang w:eastAsia="en-AU"/>
              </w:rPr>
              <w:t>No</w:t>
            </w:r>
          </w:p>
        </w:tc>
      </w:tr>
    </w:tbl>
    <w:p w:rsidR="00F26079" w:rsidRDefault="00F26079" w:rsidP="00F26079"/>
    <w:p w:rsidR="00F26079" w:rsidRDefault="00F26079" w:rsidP="00F26079"/>
    <w:p w:rsidR="00F26079" w:rsidRDefault="00F26079" w:rsidP="00F26079">
      <w:r>
        <w:br w:type="page"/>
      </w:r>
    </w:p>
    <w:p w:rsidR="00F26079" w:rsidRDefault="00F26079" w:rsidP="00F26079">
      <w:pPr>
        <w:pStyle w:val="Heading3"/>
      </w:pPr>
      <w:r>
        <w:lastRenderedPageBreak/>
        <w:t xml:space="preserve">Supplementary Table S7: Sediment macrofaunal taxa recorded by </w:t>
      </w:r>
      <w:r>
        <w:fldChar w:fldCharType="begin"/>
      </w:r>
      <w:r>
        <w:instrText xml:space="preserve"> ADDIN EN.CITE &lt;EndNote&gt;&lt;Cite&gt;&lt;Author&gt;Tucker&lt;/Author&gt;&lt;Year&gt;1987&lt;/Year&gt;&lt;RecNum&gt;5087&lt;/RecNum&gt;&lt;DisplayText&gt;(Tucker &amp;amp; Burton, 1987)&lt;/DisplayText&gt;&lt;record&gt;&lt;rec-number&gt;5087&lt;/rec-number&gt;&lt;foreign-keys&gt;&lt;key app="EN" db-id="rw5drd2e5fx2dieswswxwxdlatvsedpdt0wd" timestamp="1712019507"&gt;5087&lt;/key&gt;&lt;/foreign-keys&gt;&lt;ref-type name="Report"&gt;27&lt;/ref-type&gt;&lt;contributors&gt;&lt;authors&gt;&lt;author&gt;Tucker, M.J.&lt;/author&gt;&lt;author&gt;Burton, H.R.&lt;/author&gt;&lt;/authors&gt;&lt;/contributors&gt;&lt;titles&gt;&lt;title&gt;A survey of the marine fauna in shallow coastal waters of the Vestfold Hills and Rauer Islands, Antarctica&lt;/title&gt;&lt;secondary-title&gt;ANARE Research Notes&lt;/secondary-title&gt;&lt;/titles&gt;&lt;pages&gt;28&lt;/pages&gt;&lt;volume&gt;55&lt;/volume&gt;&lt;keywords&gt;&lt;keyword&gt;abundance/benthic/macrobenthos/temporal/reproduction/Antarctica/ecology/ecosystem/assemblage&lt;/keyword&gt;&lt;keyword&gt;Davis&lt;/keyword&gt;&lt;/keywords&gt;&lt;dates&gt;&lt;year&gt;1987&lt;/year&gt;&lt;/dates&gt;&lt;pub-location&gt;Kingston,  Tasmania&lt;/pub-location&gt;&lt;publisher&gt;Australian Antarctic Division&lt;/publisher&gt;&lt;urls&gt;&lt;/urls&gt;&lt;/record&gt;&lt;/Cite&gt;&lt;/EndNote&gt;</w:instrText>
      </w:r>
      <w:r>
        <w:fldChar w:fldCharType="separate"/>
      </w:r>
      <w:r>
        <w:rPr>
          <w:noProof/>
        </w:rPr>
        <w:t>(Tucker &amp; Burton, 1987)</w:t>
      </w:r>
      <w:r>
        <w:fldChar w:fldCharType="end"/>
      </w:r>
      <w:r>
        <w:t xml:space="preserve"> in Vestfold Hills shallow marine sites in 1982.</w:t>
      </w:r>
    </w:p>
    <w:tbl>
      <w:tblPr>
        <w:tblW w:w="8480" w:type="dxa"/>
        <w:tblLook w:val="04A0" w:firstRow="1" w:lastRow="0" w:firstColumn="1" w:lastColumn="0" w:noHBand="0" w:noVBand="1"/>
      </w:tblPr>
      <w:tblGrid>
        <w:gridCol w:w="4540"/>
        <w:gridCol w:w="2200"/>
        <w:gridCol w:w="1740"/>
      </w:tblGrid>
      <w:tr w:rsidR="00F26079" w:rsidRPr="00E03459" w:rsidTr="006368DC">
        <w:trPr>
          <w:trHeight w:val="300"/>
        </w:trPr>
        <w:tc>
          <w:tcPr>
            <w:tcW w:w="4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en-AU"/>
              </w:rPr>
              <w:t>Taxa</w:t>
            </w:r>
          </w:p>
        </w:tc>
        <w:tc>
          <w:tcPr>
            <w:tcW w:w="2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en-AU"/>
              </w:rPr>
              <w:t>Group</w:t>
            </w:r>
          </w:p>
        </w:tc>
        <w:tc>
          <w:tcPr>
            <w:tcW w:w="17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Found in 2010/21 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arborlas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orrugatus</w:t>
            </w:r>
            <w:proofErr w:type="spellEnd"/>
          </w:p>
        </w:tc>
        <w:tc>
          <w:tcPr>
            <w:tcW w:w="2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mertea</w:t>
            </w:r>
          </w:p>
        </w:tc>
        <w:tc>
          <w:tcPr>
            <w:tcW w:w="17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epidonotinae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  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e sp. 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erebellidae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e sp. 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e sp. 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e sp. 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e sp. 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aet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aevilacunar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ken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aludinoide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ken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ubonob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elid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nob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kergueleni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ubonob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urqueti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aevilacunar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atoni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demiss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atoni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kerguelenensi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regulari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welliset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desert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alsimohn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nnocen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malogyr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hiline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oledon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stro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dacnarc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iten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hilobry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ublaevi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ntacut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imrodian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cintilla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aternu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lliptic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ivalvi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cleroconch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allordoi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rocytherei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robust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hilomede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ssimili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hilomede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harcoti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hilomede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eptathrix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hilomede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orbicularis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clerochil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(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raesclerochil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)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tarcticu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strac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bali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eptostrac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bal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eptostrac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aunthanpson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nermi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umace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udor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racilior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umace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krokylindr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umace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lastRenderedPageBreak/>
              <w:t>Cryptocopoide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anaidace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totanai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dimorphu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anaidace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totanai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tarcticu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anaidace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ant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wsoni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tarctur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urcatu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Desmosom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nath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topai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picat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athripp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arsii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tia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urqueti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ustrofili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urcatu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nn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nn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eglect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nn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pallida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ustronan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dubiu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ustrosignum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laciale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ryosignum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unatum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opoda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nathiphimed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incerta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elisc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arnardi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elisc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loch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mplicarp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aplocheir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barbiman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olycher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tarctic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usir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erdentatu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usir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fragilis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radare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walkeri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radare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rossi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radare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aramoera walkeri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rostebbing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serrata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chrader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racili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saeidae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eucothoe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iljeborg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eorgiana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iljeborgi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?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Cheirimedon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emoratu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ippomedon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kergueleni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rchomen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ranklini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rchomen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inguide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rchomenyx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acronyx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byssorchomene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plebs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rchomene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Tryphosella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[non-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Uristidae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] 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georgianu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lastRenderedPageBreak/>
              <w:t>Uriste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rrayi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onoculode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ediceroide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imili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Oediceroide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eterophox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idens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tenothoidae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sp.</w:t>
            </w:r>
          </w:p>
        </w:tc>
        <w:tc>
          <w:tcPr>
            <w:tcW w:w="2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mphipod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o</w:t>
            </w:r>
          </w:p>
        </w:tc>
      </w:tr>
      <w:tr w:rsidR="00F26079" w:rsidRPr="00E03459" w:rsidTr="006368DC">
        <w:trPr>
          <w:trHeight w:val="300"/>
        </w:trPr>
        <w:tc>
          <w:tcPr>
            <w:tcW w:w="4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batus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 </w:t>
            </w: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hackletoni</w:t>
            </w:r>
            <w:proofErr w:type="spellEnd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proofErr w:type="spellStart"/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Echinoidea</w:t>
            </w:r>
            <w:proofErr w:type="spellEnd"/>
          </w:p>
        </w:tc>
        <w:tc>
          <w:tcPr>
            <w:tcW w:w="1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26079" w:rsidRPr="00E03459" w:rsidRDefault="00F26079" w:rsidP="006368D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E0345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Yes</w:t>
            </w:r>
          </w:p>
        </w:tc>
      </w:tr>
    </w:tbl>
    <w:p w:rsidR="00AC5B5E" w:rsidRDefault="00AC5B5E" w:rsidP="00F26079"/>
    <w:p w:rsidR="00AC5B5E" w:rsidRDefault="00AC5B5E">
      <w:r>
        <w:br w:type="page"/>
      </w:r>
    </w:p>
    <w:p w:rsidR="00F26079" w:rsidRPr="00F20828" w:rsidRDefault="002468D6" w:rsidP="002468D6">
      <w:pPr>
        <w:pStyle w:val="Heading3"/>
      </w:pPr>
      <w:r>
        <w:lastRenderedPageBreak/>
        <w:t>Supplementary Table S8: Mean abundance (m</w:t>
      </w:r>
      <w:r w:rsidRPr="002468D6">
        <w:rPr>
          <w:vertAlign w:val="superscript"/>
        </w:rPr>
        <w:t>2</w:t>
      </w:r>
      <w:r>
        <w:t xml:space="preserve">) and diversity (per core) at each location, ranked by abundance. SE = standard error. </w:t>
      </w:r>
    </w:p>
    <w:tbl>
      <w:tblPr>
        <w:tblW w:w="8931" w:type="dxa"/>
        <w:tblLook w:val="04A0" w:firstRow="1" w:lastRow="0" w:firstColumn="1" w:lastColumn="0" w:noHBand="0" w:noVBand="1"/>
      </w:tblPr>
      <w:tblGrid>
        <w:gridCol w:w="979"/>
        <w:gridCol w:w="960"/>
        <w:gridCol w:w="1230"/>
        <w:gridCol w:w="1230"/>
        <w:gridCol w:w="998"/>
        <w:gridCol w:w="998"/>
        <w:gridCol w:w="2555"/>
      </w:tblGrid>
      <w:tr w:rsidR="002468D6" w:rsidRPr="002468D6" w:rsidTr="002468D6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C127C9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Locatio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N</w:t>
            </w:r>
          </w:p>
        </w:tc>
        <w:tc>
          <w:tcPr>
            <w:tcW w:w="12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ean Abundance</w:t>
            </w:r>
          </w:p>
        </w:tc>
        <w:tc>
          <w:tcPr>
            <w:tcW w:w="12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E Abundance</w:t>
            </w:r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ean Diversity</w:t>
            </w:r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E Diversity</w:t>
            </w:r>
          </w:p>
        </w:tc>
        <w:tc>
          <w:tcPr>
            <w:tcW w:w="2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ed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iment</w:t>
            </w: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 xml:space="preserve"> group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</w:t>
            </w:r>
          </w:p>
        </w:tc>
        <w:tc>
          <w:tcPr>
            <w:tcW w:w="12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5721.87</w:t>
            </w:r>
          </w:p>
        </w:tc>
        <w:tc>
          <w:tcPr>
            <w:tcW w:w="12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743.63</w:t>
            </w:r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.17</w:t>
            </w:r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80</w:t>
            </w:r>
          </w:p>
        </w:tc>
        <w:tc>
          <w:tcPr>
            <w:tcW w:w="25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6926.75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65.2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.5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5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2063.6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995.3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8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9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9847.13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079.4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9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3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8464.26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971.8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.6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7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5201.7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985.9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5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6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4522.2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861.2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3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7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2777.07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18.9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5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6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0815.2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05.9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1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3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6510.97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91.0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5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4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C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5622.2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955.5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299.36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39.4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3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7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872.61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580.4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4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2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355.56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244.0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5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9210.1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814.7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3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8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942.68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414.5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3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7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324.84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93.4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9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2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SK-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177.78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852.8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03.4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3.7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9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PP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555.56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22.2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0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422.2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733.3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942.68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23.7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.7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2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840.76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727.7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2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3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edium to coars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165.61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18.0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9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9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edium to coars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949.04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11.6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6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5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108.28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678.6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7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33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866.67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11.1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.5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369.43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68.5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7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8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edium to coars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392.5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935.0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3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33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4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337.58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73.8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2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44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C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096.3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40.7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3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88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A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488.8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444.4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0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u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417.2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57.4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.5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8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edium to coars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WF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414.81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897.0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2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08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076.43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59.0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.1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69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RO-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888.8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3.3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5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.5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C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644.44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88.8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0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H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333.33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800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1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0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090.5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78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5.8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5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lastRenderedPageBreak/>
              <w:t>SK-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088.89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00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.0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Very 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C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</w:t>
            </w:r>
          </w:p>
        </w:tc>
        <w:tc>
          <w:tcPr>
            <w:tcW w:w="12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355.56</w:t>
            </w:r>
          </w:p>
        </w:tc>
        <w:tc>
          <w:tcPr>
            <w:tcW w:w="12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533.33</w:t>
            </w:r>
          </w:p>
        </w:tc>
        <w:tc>
          <w:tcPr>
            <w:tcW w:w="9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8.00</w:t>
            </w:r>
          </w:p>
        </w:tc>
        <w:tc>
          <w:tcPr>
            <w:tcW w:w="9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3.00</w:t>
            </w:r>
          </w:p>
        </w:tc>
        <w:tc>
          <w:tcPr>
            <w:tcW w:w="255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Fine Sand</w:t>
            </w:r>
          </w:p>
        </w:tc>
      </w:tr>
      <w:tr w:rsidR="002468D6" w:rsidRPr="002468D6" w:rsidTr="002468D6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3B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10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2496.82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795.13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4.80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0.71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68D6" w:rsidRPr="002468D6" w:rsidRDefault="002468D6" w:rsidP="002468D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</w:pPr>
            <w:r w:rsidRPr="002468D6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AU"/>
              </w:rPr>
              <w:t>Medium to coarse Sand</w:t>
            </w:r>
          </w:p>
        </w:tc>
      </w:tr>
    </w:tbl>
    <w:p w:rsidR="006368DC" w:rsidRDefault="006368DC"/>
    <w:p w:rsidR="00111649" w:rsidRDefault="00111649">
      <w:r>
        <w:br w:type="page"/>
      </w:r>
    </w:p>
    <w:p w:rsidR="00111649" w:rsidRDefault="00111649">
      <w:r>
        <w:lastRenderedPageBreak/>
        <w:t>Supplementary Table S9: Results of SIMPER analysis showing differences between sediment groups in specie</w:t>
      </w:r>
      <w:bookmarkStart w:id="0" w:name="_GoBack"/>
      <w:bookmarkEnd w:id="0"/>
      <w:r>
        <w:t xml:space="preserve">s abundance. </w:t>
      </w:r>
      <w:proofErr w:type="spellStart"/>
      <w:proofErr w:type="gramStart"/>
      <w:r>
        <w:t>Av.Diss</w:t>
      </w:r>
      <w:proofErr w:type="spellEnd"/>
      <w:proofErr w:type="gramEnd"/>
      <w:r>
        <w:t xml:space="preserve"> – Average dissimilarity, </w:t>
      </w:r>
      <w:proofErr w:type="spellStart"/>
      <w:r>
        <w:t>Dsss</w:t>
      </w:r>
      <w:proofErr w:type="spellEnd"/>
      <w:r>
        <w:t xml:space="preserve">/SD = Dissimilarity divided by standard deviation, </w:t>
      </w:r>
      <w:proofErr w:type="spellStart"/>
      <w:r>
        <w:t>Contrib</w:t>
      </w:r>
      <w:proofErr w:type="spellEnd"/>
      <w:r>
        <w:t>% = % contribution to overall dissimilarity, Cum% = cumulative % contribution to overall dissimilarity. VFS = very fine sand group, FS = fine sand group, MCS = medium to coarse sand group.</w:t>
      </w:r>
    </w:p>
    <w:tbl>
      <w:tblPr>
        <w:tblW w:w="9749" w:type="dxa"/>
        <w:tblLook w:val="04A0" w:firstRow="1" w:lastRow="0" w:firstColumn="1" w:lastColumn="0" w:noHBand="0" w:noVBand="1"/>
      </w:tblPr>
      <w:tblGrid>
        <w:gridCol w:w="1701"/>
        <w:gridCol w:w="2552"/>
        <w:gridCol w:w="1009"/>
        <w:gridCol w:w="1009"/>
        <w:gridCol w:w="817"/>
        <w:gridCol w:w="850"/>
        <w:gridCol w:w="964"/>
        <w:gridCol w:w="960"/>
      </w:tblGrid>
      <w:tr w:rsidR="00111649" w:rsidRPr="00111649" w:rsidTr="00111649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Mud vs VFS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erage dissimilarity = 69.35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Mud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VFS</w:t>
            </w:r>
          </w:p>
        </w:tc>
        <w:tc>
          <w:tcPr>
            <w:tcW w:w="81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code</w:t>
            </w:r>
          </w:p>
        </w:tc>
        <w:tc>
          <w:tcPr>
            <w:tcW w:w="255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name</w:t>
            </w:r>
          </w:p>
        </w:tc>
        <w:tc>
          <w:tcPr>
            <w:tcW w:w="10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10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81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Diss</w:t>
            </w:r>
            <w:proofErr w:type="spellEnd"/>
            <w:proofErr w:type="gramEnd"/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ss/SD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ontrib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96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um.%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franklini</w:t>
            </w:r>
            <w:proofErr w:type="spellEnd"/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672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326</w:t>
            </w: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2.0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.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ilomede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harcot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0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2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6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- females &amp; juvenile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99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42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6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eterophox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viden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5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45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4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ramoera walkeri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1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5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9.3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XX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elisc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versensi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7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3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ingu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9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5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6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morph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- male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3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16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lda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V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7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9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k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ludino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1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orville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UI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0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2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rao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ricide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tarctic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4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Isopo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ustrosignum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cf.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laciale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1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5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cleroconch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llordo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6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umacean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Eudor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racilior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1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6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aret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aretid sp. 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7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irratul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phelochaet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Complex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8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ligochaete V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8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8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XXIV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ippomedon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kerguelen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6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6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scidian UID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6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nob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kerguelen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4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8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0.2</w:t>
            </w:r>
          </w:p>
        </w:tc>
      </w:tr>
      <w:tr w:rsidR="00111649" w:rsidRPr="00111649" w:rsidTr="00B90B08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5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1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111649" w:rsidRPr="00111649" w:rsidTr="00B90B08">
        <w:trPr>
          <w:trHeight w:val="300"/>
        </w:trPr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Mud vs FS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erage dissimilarity = 79.43</w:t>
            </w:r>
          </w:p>
        </w:tc>
        <w:tc>
          <w:tcPr>
            <w:tcW w:w="1009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Mud</w:t>
            </w:r>
          </w:p>
        </w:tc>
        <w:tc>
          <w:tcPr>
            <w:tcW w:w="1009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FS</w:t>
            </w:r>
          </w:p>
        </w:tc>
        <w:tc>
          <w:tcPr>
            <w:tcW w:w="817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 </w:t>
            </w:r>
          </w:p>
        </w:tc>
        <w:tc>
          <w:tcPr>
            <w:tcW w:w="96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code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name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Diss</w:t>
            </w:r>
            <w:proofErr w:type="spellEnd"/>
            <w:proofErr w:type="gram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ss/SD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ontrib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um.%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franklini</w:t>
            </w:r>
            <w:proofErr w:type="spellEnd"/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672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782</w:t>
            </w: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0.6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5.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5.9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ilomede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harcot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0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1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9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- females &amp; juvenile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99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4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0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eterophox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viden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5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9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7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cleroconch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llordo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18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4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ramoera walkeri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1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7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XX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elisc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versensi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7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1.3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k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ludino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8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4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nob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kerguelen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56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ingu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9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6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9.5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lastRenderedPageBreak/>
              <w:t>Malda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V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7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1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morph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- male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3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2.9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rao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ricide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tarctic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4.3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orville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UI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0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5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Isopo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ustrosignum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cf.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laciale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6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lda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7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7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ligochaete V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7.9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irratul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phelochaet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Complex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8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aret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aretid sp. 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.2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scidian UID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6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.8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XXIV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ippomedon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kerguelen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64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5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0.4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Mud vs MCS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erage dissimilarity = 88.60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Mud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MCS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 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code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name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Diss</w:t>
            </w:r>
            <w:proofErr w:type="spellEnd"/>
            <w:proofErr w:type="gram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ss/SD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ontrib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um.%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franklini</w:t>
            </w:r>
            <w:proofErr w:type="spellEnd"/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672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42</w:t>
            </w: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2.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5.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5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ilomede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harcot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0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8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- females &amp; juvenile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99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8.9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eterophox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viden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5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0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4.9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cleroconch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llordo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7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0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ramoera walkeri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1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4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XX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elisc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versensi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7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7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k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ludino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0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1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ingu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9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3.5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nob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kerguelen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5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5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Bivalve V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turnu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elliptica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7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7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lda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V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7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9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rao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ricide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ntarctic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0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bini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eitoscoloplo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wsoni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0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2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apitell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Capitella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erarmata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0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3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morph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- male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3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4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orville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UI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0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5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Isopo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ustrosignum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cf.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laciale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6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irratul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phelochaet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Complex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7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aret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mpharetid sp. 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8.5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ligochaete V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.2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scidian UID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6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.9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XXIV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ippomedon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kerguelen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64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5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0.5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VFS vs FS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erage dissimilarity = 70.74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VFS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FS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 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code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name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Diss</w:t>
            </w:r>
            <w:proofErr w:type="spellEnd"/>
            <w:proofErr w:type="gram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ss/SD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ontrib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um.%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franklini</w:t>
            </w:r>
            <w:proofErr w:type="spellEnd"/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326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782</w:t>
            </w: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9.0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1.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1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lastRenderedPageBreak/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- females &amp; juvenile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42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4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2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eterophox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viden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45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9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2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cleroconch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llordo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18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0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k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ludino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8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4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ramoera walkeri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5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nob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kerguelen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56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1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ingu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5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6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4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ilomede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harcot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2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1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6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morph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- male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1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8.5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lda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1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79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.5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lda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V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5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0.3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VFS vs MCS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erage dissimilarity = 83.55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VFS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MCS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 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code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name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Diss</w:t>
            </w:r>
            <w:proofErr w:type="spellEnd"/>
            <w:proofErr w:type="gram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ss/SD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ontrib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um.%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franklini</w:t>
            </w:r>
            <w:proofErr w:type="spellEnd"/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3326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42</w:t>
            </w: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5.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8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2.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2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- females &amp; juvenile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42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1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eterophox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viden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45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0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0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cleroconch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llordo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7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7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k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ludino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0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1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ramoera walkeri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5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5.3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ingu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5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nob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kerguelen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5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0.6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Bivalve V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turnu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elliptica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7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3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apitell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Capitella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erarmata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0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5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ilomede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harcot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2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6.9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bini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eitoscoloplo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wsoni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0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8.5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I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morph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- male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16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.8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orville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UID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7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7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0.6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eastAsia="Times New Roman"/>
                <w:sz w:val="20"/>
                <w:szCs w:val="20"/>
                <w:lang w:eastAsia="en-AU"/>
              </w:rPr>
            </w:pP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FS vs MCS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erage dissimilarity = 75.50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FS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AU"/>
              </w:rPr>
              <w:t>MCS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   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    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code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ecies name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Abund</w:t>
            </w:r>
            <w:proofErr w:type="spellEnd"/>
            <w:proofErr w:type="gramEnd"/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Av.Diss</w:t>
            </w:r>
            <w:proofErr w:type="spellEnd"/>
            <w:proofErr w:type="gram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ss/SD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ontrib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um.%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chom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franklini</w:t>
            </w:r>
            <w:proofErr w:type="spellEnd"/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782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542</w:t>
            </w: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.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5.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5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cleroconch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llordo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1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7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0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mmari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Heterophox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viden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39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00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2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kenel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ludinoides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8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0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0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Gastrop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nob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kerguelen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5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55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6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sp. - females &amp; juvenile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4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1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2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Bivalve V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aturnula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elliptica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57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5.4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stracod I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hilomede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harcoti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1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8.0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Capitell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Capitella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erarmata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0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0.7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Orbini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Leitoscoloplo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wsoni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0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3.2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lastRenderedPageBreak/>
              <w:t>Gammarid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Paramoera walkeri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9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4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5.1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lda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V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60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6.8</w:t>
            </w:r>
          </w:p>
        </w:tc>
      </w:tr>
      <w:tr w:rsidR="00111649" w:rsidRPr="00111649" w:rsidTr="00111649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Malda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27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8.0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Spionidae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68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87</w:t>
            </w:r>
          </w:p>
        </w:tc>
        <w:tc>
          <w:tcPr>
            <w:tcW w:w="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89.1</w:t>
            </w:r>
          </w:p>
        </w:tc>
      </w:tr>
      <w:tr w:rsidR="00111649" w:rsidRPr="00111649" w:rsidTr="00846E3C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Tanaid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II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Nototanai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dimorphus</w:t>
            </w:r>
            <w:proofErr w:type="spellEnd"/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 xml:space="preserve"> - male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319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11649" w:rsidRPr="00111649" w:rsidRDefault="00111649" w:rsidP="0011164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</w:pPr>
            <w:r w:rsidRPr="0011164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AU"/>
              </w:rPr>
              <w:t>90.1</w:t>
            </w:r>
          </w:p>
        </w:tc>
      </w:tr>
    </w:tbl>
    <w:p w:rsidR="00111649" w:rsidRDefault="00111649"/>
    <w:sectPr w:rsidR="00111649" w:rsidSect="006368DC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27153" w:rsidRDefault="00C27153" w:rsidP="00F26079">
      <w:pPr>
        <w:spacing w:after="0" w:line="240" w:lineRule="auto"/>
      </w:pPr>
      <w:r>
        <w:separator/>
      </w:r>
    </w:p>
  </w:endnote>
  <w:endnote w:type="continuationSeparator" w:id="0">
    <w:p w:rsidR="00C27153" w:rsidRDefault="00C27153" w:rsidP="00F260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3131304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46E3C" w:rsidRDefault="00846E3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846E3C" w:rsidRDefault="00846E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27153" w:rsidRDefault="00C27153" w:rsidP="00F26079">
      <w:pPr>
        <w:spacing w:after="0" w:line="240" w:lineRule="auto"/>
      </w:pPr>
      <w:r>
        <w:separator/>
      </w:r>
    </w:p>
  </w:footnote>
  <w:footnote w:type="continuationSeparator" w:id="0">
    <w:p w:rsidR="00C27153" w:rsidRDefault="00C27153" w:rsidP="00F2607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46E3C" w:rsidRDefault="00846E3C" w:rsidP="00AA25F1">
    <w:pPr>
      <w:spacing w:after="0"/>
    </w:pPr>
    <w:r>
      <w:t>Supplementary information</w:t>
    </w:r>
  </w:p>
  <w:p w:rsidR="00846E3C" w:rsidRPr="00AA25F1" w:rsidRDefault="00846E3C" w:rsidP="00AA25F1">
    <w:pPr>
      <w:spacing w:after="0"/>
      <w:rPr>
        <w:sz w:val="22"/>
      </w:rPr>
    </w:pPr>
    <w:r w:rsidRPr="00AA25F1">
      <w:rPr>
        <w:sz w:val="22"/>
      </w:rPr>
      <w:t>Jonathan S. Stark, Glenn J. Johnstone, Scott Stark. Biodiversity and structure of marine soft sediment macrofaunal communities of the Vestfold Hills, east Antarctica and the influence of environmental drivers</w:t>
    </w:r>
  </w:p>
  <w:p w:rsidR="00846E3C" w:rsidRDefault="00846E3C" w:rsidP="00AA25F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441325"/>
    <w:multiLevelType w:val="hybridMultilevel"/>
    <w:tmpl w:val="EA8C902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990D3D"/>
    <w:multiLevelType w:val="hybridMultilevel"/>
    <w:tmpl w:val="06068960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9710E62"/>
    <w:multiLevelType w:val="hybridMultilevel"/>
    <w:tmpl w:val="BAB2BD62"/>
    <w:lvl w:ilvl="0" w:tplc="5D9CA588">
      <w:start w:val="14"/>
      <w:numFmt w:val="bullet"/>
      <w:lvlText w:val="-"/>
      <w:lvlJc w:val="left"/>
      <w:pPr>
        <w:ind w:left="4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26079"/>
    <w:rsid w:val="000928CD"/>
    <w:rsid w:val="000D28CB"/>
    <w:rsid w:val="00111649"/>
    <w:rsid w:val="002468D6"/>
    <w:rsid w:val="00310BF1"/>
    <w:rsid w:val="00327B09"/>
    <w:rsid w:val="004150B4"/>
    <w:rsid w:val="004C08E1"/>
    <w:rsid w:val="006368DC"/>
    <w:rsid w:val="006A2BB5"/>
    <w:rsid w:val="00704565"/>
    <w:rsid w:val="00745083"/>
    <w:rsid w:val="007D03BB"/>
    <w:rsid w:val="00846E3C"/>
    <w:rsid w:val="00AA25F1"/>
    <w:rsid w:val="00AC5B5E"/>
    <w:rsid w:val="00B90B08"/>
    <w:rsid w:val="00C127C9"/>
    <w:rsid w:val="00C129A7"/>
    <w:rsid w:val="00C27153"/>
    <w:rsid w:val="00C321E1"/>
    <w:rsid w:val="00EF35A1"/>
    <w:rsid w:val="00F260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E52AD9"/>
  <w15:chartTrackingRefBased/>
  <w15:docId w15:val="{430BAD56-7223-4F28-AD40-57EB80EBB3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26079"/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Heading4"/>
    <w:next w:val="Normal"/>
    <w:link w:val="Heading1Char"/>
    <w:uiPriority w:val="9"/>
    <w:qFormat/>
    <w:rsid w:val="00F26079"/>
    <w:pPr>
      <w:outlineLvl w:val="0"/>
    </w:pPr>
    <w:rPr>
      <w:b/>
    </w:rPr>
  </w:style>
  <w:style w:type="paragraph" w:styleId="Heading2">
    <w:name w:val="heading 2"/>
    <w:basedOn w:val="Heading3"/>
    <w:next w:val="Normal"/>
    <w:link w:val="Heading2Char"/>
    <w:uiPriority w:val="9"/>
    <w:unhideWhenUsed/>
    <w:qFormat/>
    <w:rsid w:val="00F26079"/>
    <w:pPr>
      <w:outlineLvl w:val="1"/>
    </w:pPr>
    <w:rPr>
      <w:b/>
      <w:i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26079"/>
    <w:pPr>
      <w:outlineLvl w:val="2"/>
    </w:p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26079"/>
    <w:pPr>
      <w:outlineLvl w:val="3"/>
    </w:pPr>
  </w:style>
  <w:style w:type="paragraph" w:styleId="Heading5">
    <w:name w:val="heading 5"/>
    <w:basedOn w:val="Heading4"/>
    <w:next w:val="Normal"/>
    <w:link w:val="Heading5Char"/>
    <w:uiPriority w:val="9"/>
    <w:unhideWhenUsed/>
    <w:qFormat/>
    <w:rsid w:val="00F26079"/>
    <w:pPr>
      <w:outlineLvl w:val="4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F26079"/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F26079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F26079"/>
    <w:rPr>
      <w:rFonts w:ascii="Times New Roman" w:hAnsi="Times New Roman" w:cs="Times New Roman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F26079"/>
    <w:rPr>
      <w:rFonts w:ascii="Times New Roman" w:hAnsi="Times New Roman" w:cs="Times New Roman"/>
      <w:b/>
      <w:i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F26079"/>
    <w:rPr>
      <w:rFonts w:ascii="Times New Roman" w:hAnsi="Times New Roman" w:cs="Times New Roman"/>
      <w:i/>
      <w:sz w:val="24"/>
      <w:szCs w:val="24"/>
    </w:rPr>
  </w:style>
  <w:style w:type="paragraph" w:styleId="Caption">
    <w:name w:val="caption"/>
    <w:basedOn w:val="Normal"/>
    <w:next w:val="Normal"/>
    <w:rsid w:val="00F26079"/>
    <w:pPr>
      <w:tabs>
        <w:tab w:val="left" w:pos="851"/>
      </w:tabs>
      <w:spacing w:before="120" w:after="120" w:line="170" w:lineRule="atLeast"/>
      <w:ind w:left="851" w:hanging="851"/>
    </w:pPr>
    <w:rPr>
      <w:rFonts w:ascii="Arial" w:eastAsia="Times New Roman" w:hAnsi="Arial"/>
      <w:b/>
      <w:bCs/>
      <w:sz w:val="16"/>
      <w:szCs w:val="20"/>
      <w:lang w:eastAsia="en-NZ"/>
    </w:rPr>
  </w:style>
  <w:style w:type="paragraph" w:customStyle="1" w:styleId="TableText">
    <w:name w:val="Table Text"/>
    <w:basedOn w:val="Normal"/>
    <w:uiPriority w:val="2"/>
    <w:qFormat/>
    <w:rsid w:val="00F26079"/>
    <w:pPr>
      <w:spacing w:after="0" w:line="230" w:lineRule="atLeast"/>
    </w:pPr>
    <w:rPr>
      <w:rFonts w:eastAsia="Times New Roman" w:cstheme="minorHAnsi"/>
      <w:sz w:val="20"/>
      <w:szCs w:val="20"/>
      <w:lang w:eastAsia="en-NZ"/>
    </w:rPr>
  </w:style>
  <w:style w:type="paragraph" w:customStyle="1" w:styleId="TableSolidFillH1">
    <w:name w:val="Table Solid Fill H1"/>
    <w:basedOn w:val="Normal"/>
    <w:link w:val="TableSolidFillH1Char"/>
    <w:rsid w:val="00F26079"/>
    <w:pPr>
      <w:spacing w:after="0" w:line="230" w:lineRule="atLeast"/>
    </w:pPr>
    <w:rPr>
      <w:rFonts w:eastAsia="Times New Roman" w:cstheme="minorHAnsi"/>
      <w:b/>
      <w:color w:val="FFFFFF"/>
      <w:sz w:val="20"/>
      <w:szCs w:val="20"/>
      <w:lang w:eastAsia="en-NZ"/>
    </w:rPr>
  </w:style>
  <w:style w:type="character" w:customStyle="1" w:styleId="TableSolidFillH1Char">
    <w:name w:val="Table Solid Fill H1 Char"/>
    <w:basedOn w:val="DefaultParagraphFont"/>
    <w:link w:val="TableSolidFillH1"/>
    <w:rsid w:val="00F26079"/>
    <w:rPr>
      <w:rFonts w:ascii="Times New Roman" w:eastAsia="Times New Roman" w:hAnsi="Times New Roman" w:cstheme="minorHAnsi"/>
      <w:b/>
      <w:color w:val="FFFFFF"/>
      <w:sz w:val="20"/>
      <w:szCs w:val="20"/>
      <w:lang w:eastAsia="en-NZ"/>
    </w:rPr>
  </w:style>
  <w:style w:type="character" w:styleId="CommentReference">
    <w:name w:val="annotation reference"/>
    <w:basedOn w:val="DefaultParagraphFont"/>
    <w:uiPriority w:val="99"/>
    <w:semiHidden/>
    <w:unhideWhenUsed/>
    <w:rsid w:val="00F2607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2607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6079"/>
    <w:rPr>
      <w:rFonts w:ascii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607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6079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26079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6079"/>
    <w:rPr>
      <w:rFonts w:ascii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26079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26079"/>
    <w:rPr>
      <w:rFonts w:ascii="Times New Roman" w:hAnsi="Times New Roman" w:cs="Times New Roman"/>
      <w:noProof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F26079"/>
    <w:pPr>
      <w:ind w:left="720"/>
      <w:contextualSpacing/>
    </w:pPr>
    <w:rPr>
      <w:rFonts w:asciiTheme="minorHAnsi" w:hAnsiTheme="minorHAnsi" w:cstheme="minorBidi"/>
      <w:sz w:val="22"/>
      <w:szCs w:val="22"/>
    </w:rPr>
  </w:style>
  <w:style w:type="character" w:styleId="PlaceholderText">
    <w:name w:val="Placeholder Text"/>
    <w:basedOn w:val="DefaultParagraphFont"/>
    <w:uiPriority w:val="99"/>
    <w:semiHidden/>
    <w:rsid w:val="00F26079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607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6079"/>
    <w:rPr>
      <w:rFonts w:ascii="Times New Roman" w:hAnsi="Times New Roman" w:cs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260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6079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F260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6079"/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F260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Normal"/>
    <w:autoRedefine/>
    <w:uiPriority w:val="39"/>
    <w:unhideWhenUsed/>
    <w:rsid w:val="00F26079"/>
    <w:pPr>
      <w:spacing w:after="0" w:line="230" w:lineRule="atLeast"/>
      <w:ind w:left="851" w:right="284" w:hanging="851"/>
    </w:pPr>
    <w:rPr>
      <w:rFonts w:ascii="Arial" w:hAnsi="Arial" w:cs="Arial"/>
      <w:sz w:val="20"/>
      <w:szCs w:val="20"/>
      <w:lang w:eastAsia="en-NZ"/>
    </w:rPr>
  </w:style>
  <w:style w:type="paragraph" w:styleId="TOC2">
    <w:name w:val="toc 2"/>
    <w:basedOn w:val="Normal"/>
    <w:autoRedefine/>
    <w:uiPriority w:val="39"/>
    <w:unhideWhenUsed/>
    <w:rsid w:val="00F26079"/>
    <w:pPr>
      <w:spacing w:after="0" w:line="230" w:lineRule="atLeast"/>
      <w:ind w:left="1701" w:right="284" w:hanging="850"/>
    </w:pPr>
    <w:rPr>
      <w:rFonts w:ascii="Arial" w:hAnsi="Arial" w:cs="Arial"/>
      <w:sz w:val="20"/>
      <w:szCs w:val="20"/>
      <w:lang w:eastAsia="en-NZ"/>
    </w:rPr>
  </w:style>
  <w:style w:type="paragraph" w:styleId="TOC3">
    <w:name w:val="toc 3"/>
    <w:basedOn w:val="Normal"/>
    <w:autoRedefine/>
    <w:uiPriority w:val="39"/>
    <w:unhideWhenUsed/>
    <w:rsid w:val="00F26079"/>
    <w:pPr>
      <w:spacing w:after="0" w:line="230" w:lineRule="atLeast"/>
      <w:ind w:left="2551" w:right="284" w:hanging="850"/>
    </w:pPr>
    <w:rPr>
      <w:rFonts w:ascii="Arial" w:hAnsi="Arial" w:cs="Arial"/>
      <w:sz w:val="20"/>
      <w:szCs w:val="20"/>
      <w:lang w:eastAsia="en-NZ"/>
    </w:rPr>
  </w:style>
  <w:style w:type="character" w:styleId="Hyperlink">
    <w:name w:val="Hyperlink"/>
    <w:basedOn w:val="DefaultParagraphFont"/>
    <w:uiPriority w:val="99"/>
    <w:unhideWhenUsed/>
    <w:rsid w:val="00F26079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26079"/>
    <w:pPr>
      <w:spacing w:before="100" w:beforeAutospacing="1" w:after="100" w:afterAutospacing="1" w:line="240" w:lineRule="auto"/>
    </w:pPr>
    <w:rPr>
      <w:rFonts w:eastAsiaTheme="minorEastAsia"/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7501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1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7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4</Pages>
  <Words>6939</Words>
  <Characters>35602</Characters>
  <Application>Microsoft Office Word</Application>
  <DocSecurity>0</DocSecurity>
  <Lines>7120</Lines>
  <Paragraphs>60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stralian Antarctic Division</Company>
  <LinksUpToDate>false</LinksUpToDate>
  <CharactersWithSpaces>36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ny Stark</dc:creator>
  <cp:keywords/>
  <dc:description/>
  <cp:lastModifiedBy>Jonny Stark</cp:lastModifiedBy>
  <cp:revision>5</cp:revision>
  <dcterms:created xsi:type="dcterms:W3CDTF">2025-03-31T23:05:00Z</dcterms:created>
  <dcterms:modified xsi:type="dcterms:W3CDTF">2025-04-01T02:34:00Z</dcterms:modified>
</cp:coreProperties>
</file>